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0"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tems":[{"uris":["http://zotero.org/users/9557124/items/ZG9XUUPJ"],"itemDat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ntainer-title":"Medical Image Analysis","page":"102918","title-short":"Segment anything model for medical image analysis","URL":"https://linkinghub.elsevier.com/retrieve/pii/S1361841523001780","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volume":"89","container-title-short":"Medical Image Analysis","accessed":{"date-parts":[["2024",1,17]]},"ISSN":"13618415","id":"mazurowskiSegmentAnythingModel2023a","source":"DOI.org (Crossref)","author":[{"family":"Mazurowski","given":"Maciej A."},{"family":"Dong","given":"Haoyu"},{"family":"Gu","given":"Hanxue"},{"family":"Yang","given":"Jichen"},{"family":"Konz","given":"Nicholas"},{"family":"Zhang","given":"Yixin"}],"issued":{"date-parts":[["2023",10]]},"DOI":"10.1016/j.media.2023.102918","language":"en","citation-key":"mazurowskiSegmentAnythingModel2023a","type":"article-journal","title":"Segment anything model for medical image analysis: An experimental study"},"suffix":"","id":484,"uri":["http://zotero.org/users/9557124/items/ZG9XUUPJ"],"prefix":""}],"schema":"https://github.com/citation-style-language/schema/raw/master/csl-citation.json","properties":{"formattedCitation":"[@mazurowskiSegmentAnythingModel2023a]","noteIndex":0},"citationID":"00000001"}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tems":[{"uris":["http://zotero.org/users/9557124/items/XSQZBWBJ"],"itemData":{"title":"基于深度学习的肝脏及肝肿瘤CT图像分割算法研究","citation-key":"JiangShengHuiJiYuShenDuXueXiDeGanZangJiGanZhongLiuCTTuXiangFenGeSuanFaYanJiu","accessed":{"date-parts":[["2024",3,15]]},"DOI":"10.27103/d.cnki.ghebu.2023.001846","source":"CNKI","id":"JiangShengHuiJiYuShenDuXueXiDeGanZangJiGanZhongLiuCTTuXiangFenGeSuanFaYanJiu","publisher":"河北大学","genre":"硕士学位论文","number-of-pages":"63","author":[{"literal":"降胜辉"}],"note":"major: 电子信息硕士（专业学位）\ndownload: 132\nCLC: R735.7;TP18;TP391.41\nCNKICite: 0\ndbcode: CMFD\ndbname: CMFDTEMP\nfilename: 1023914667.nh","URL":"https://doi.org/10.27103/d.cnki.ghebu.2023.001846","language":"zh-CN","contributor":[{"literal":"董斌"},{"literal":"高雷"}],"type":"thesis","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suffix":"","id":500,"uri":["http://zotero.org/users/9557124/items/XSQZBWBJ"],"prefix":""}],"schema":"https://github.com/citation-style-language/schema/raw/master/csl-citation.json","properties":{"formattedCitation":"[@JiangShengHuiJiYuShenDuXueXiDeGanZangJiGanZhongLiuCTTuXiangFenGeSuanFaYanJiu]","noteIndex":0},"citationID":"00000002"}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在超过一亿张图像和相应标记的基础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citationItems":[{"uris":["http://zotero.org/users/9557124/items/RGI8W7FT"],"itemData":{"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publisher-place":"Paris, France","event-title":"2023 IEEE/CVF International Conference on Computer Vision (ICCV)","page":"3992-4003","URL":"https://ieeexplore.ieee.org/document/10378323/","note":"titleTranslation: 任何分段","title":"Segment Anything","DOI":"10.1109/ICCV51070.2023.00371","event-place":"Paris, France","id":"kirillovSegmentAnything2023","ISBN":"9798350307184","source":"DOI.org (Crossref)","citation-key":"kirillovSegmentAnything20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issued":{"date-parts":[["2023",10,1]]},"accessed":{"date-parts":[["2024",1,17]]},"language":"en","publisher":"IEEE","type":"paper-conference","container-title":"2023 IEEE/CVF International Conference on Computer Vision (ICCV)"},"suffix":"","id":472,"uri":["http://zotero.org/users/9557124/items/RGI8W7FT"],"prefix":""}],"schema":"https://github.com/citation-style-language/schema/raw/master/csl-citation.json","properties":{"formattedCitation":"[@kirillovSegmentAnything2023]","noteIndex":0},"citationID":"00000003"}   </w:instrText>
      </w:r>
      <w:r>
        <w:fldChar w:fldCharType="separate"/>
      </w:r>
      <w:r>
        <w:rPr>
          <w:noProof/>
        </w:rPr>
        <w:t>&lt;Do Zotero Refresh: [@kirillovSegmentAnything2023]&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tems":[{"uris":["http://zotero.org/users/9557124/items/RNR7MV7Y"],"itemData":{"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genre":"硕士学位论文","URL":"https://doi.org/10.27729/d.cnki.ggdjs.2023.000352","note":"major: 控制科学与工程（模式识别与智能系统）\ndownload: 389\nCLC: TP18;TP391.41;R739.4\nCNKICite: 0\ndbcode: CMFD\ndbname: CMFD202401\nfilename: 1023717849.nh","title":"基于深度学习的脑部肿瘤医学图像分割模型研究","DOI":"10.27729/d.cnki.ggdjs.2023.000352","id":"PanLuHaiJiYuShenDuXueXiDeNaoBuZhongLiuYiXueTuXiangFenGeMoXingYanJiu2024","citation-key":"PanLuHaiJiYuShenDuXueXiDeNaoBuZhongLiuYiXueTuXiangFenGeMoXingYanJiu2024","source":"CNKI","number-of-pages":"67","author":[{"literal":"潘陆海"}],"contributor":[{"literal":"肖政宏"}],"issued":{"date-parts":[["2024"]]},"language":"zh-CN","publisher":"广东技术师范大学","type":"thesis","accessed":{"date-parts":[["2024",5,8]]}},"suffix":"","id":520,"uri":["http://zotero.org/users/9557124/items/RNR7MV7Y"],"prefix":""}],"schema":"https://github.com/citation-style-language/schema/raw/master/csl-citation.json","properties":{"formattedCitation":"[@PanLuHaiJiYuShenDuXueXiDeNaoBuZhongLiuYiXueTuXiangFenGeMoXingYanJiu2024]","noteIndex":0},"citationID":"00000004"}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tems":[{"uris":["http://zotero.org/users/9557124/items/2REKX95G"],"itemData":{"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issue":"3","page":"211-218","URL":"https://www.jstage.jst.go.jp/article/bst/17/3/17_2023.01128/_article","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volume":"17","container-title-short":"BST","accessed":{"date-parts":[["2024",1,17]]},"ISSN":"1881-7815, 1881-7823","id":"chenAbilitySegmentingAnything2023a","source":"DOI.org (Crossref)","author":[{"family":"Chen","given":"Fang"},{"family":"Chen","given":"Lingyu"},{"family":"Han","given":"Haojie"},{"family":"Zhang","given":"Sainan"},{"family":"Zhang","given":"Daoqiang"},{"family":"Liao","given":"Hongen"}],"issued":{"date-parts":[["2023",6,30]]},"DOI":"10.5582/bst.2023.01128","language":"en","citation-key":"chenAbilitySegmentingAnything2023a","type":"article-journal","title":"The ability of Segmenting Anything Model (SAM) to segment ultrasound images"},"suffix":"","id":486,"uri":["http://zotero.org/users/9557124/items/2REKX95G"],"prefix":""}],"schema":"https://github.com/citation-style-language/schema/raw/master/csl-citation.json","properties":{"formattedCitation":"[@chenAbilitySegmentingAnything2023a]","noteIndex":0},"citationID":"00000005"}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tems":[{"uris":["http://zotero.org/users/9557124/items/ZG9XUUPJ"],"itemDat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ntainer-title":"Medical Image Analysis","page":"102918","title-short":"Segment anything model for medical image analysis","URL":"https://linkinghub.elsevier.com/retrieve/pii/S1361841523001780","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volume":"89","container-title-short":"Medical Image Analysis","accessed":{"date-parts":[["2024",1,17]]},"ISSN":"13618415","id":"mazurowskiSegmentAnythingModel2023a","source":"DOI.org (Crossref)","author":[{"family":"Mazurowski","given":"Maciej A."},{"family":"Dong","given":"Haoyu"},{"family":"Gu","given":"Hanxue"},{"family":"Yang","given":"Jichen"},{"family":"Konz","given":"Nicholas"},{"family":"Zhang","given":"Yixin"}],"issued":{"date-parts":[["2023",10]]},"DOI":"10.1016/j.media.2023.102918","language":"en","citation-key":"mazurowskiSegmentAnythingModel2023a","type":"article-journal","title":"Segment anything model for medical image analysis: An experimental study"},"suffix":"","id":484,"uri":["http://zotero.org/users/9557124/items/ZG9XUUPJ"],"prefix":""}],"schema":"https://github.com/citation-style-language/schema/raw/master/csl-citation.json","properties":{"formattedCitation":"[@mazurowskiSegmentAnythingModel2023a]","noteIndex":0},"citationID":"00000006"}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6"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bookmarkStart w:id="29" w:name="dice-similarity-coefficient-dsc"/>
    <w:p>
      <w:pPr>
        <w:pStyle w:val="5"/>
      </w:pPr>
      <w:r>
        <w:t xml:space="preserve">1. 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bookmarkEnd w:id="29"/>
    <w:bookmarkStart w:id="30" w:name="jaccard-index-ji"/>
    <w:p>
      <w:pPr>
        <w:pStyle w:val="5"/>
      </w:pPr>
      <w:r>
        <w:t xml:space="preserve">2. 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bookmarkEnd w:id="30"/>
    <w:bookmarkStart w:id="31" w:name="sensitivity-recall"/>
    <w:p>
      <w:pPr>
        <w:pStyle w:val="5"/>
      </w:pPr>
      <w:r>
        <w:t xml:space="preserve">3. 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bookmarkEnd w:id="31"/>
    <w:bookmarkStart w:id="32" w:name="specificity"/>
    <w:p>
      <w:pPr>
        <w:pStyle w:val="5"/>
      </w:pPr>
      <w:r>
        <w:t xml:space="preserve">4. 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bookmarkEnd w:id="32"/>
    <w:bookmarkStart w:id="33" w:name="accuracy"/>
    <w:p>
      <w:pPr>
        <w:pStyle w:val="5"/>
      </w:pPr>
      <w:r>
        <w:t xml:space="preserve">5. 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bookmarkEnd w:id="33"/>
    <w:bookmarkStart w:id="34" w:name="hausdorff-distance-hd"/>
    <w:p>
      <w:pPr>
        <w:pStyle w:val="5"/>
      </w:pPr>
      <w:r>
        <w:t xml:space="preserve">6. Hausdorff Distance (HD)</w:t>
      </w:r>
    </w:p>
    <w:p>
      <w:pPr>
        <w:pStyle w:val="FirstParagraph"/>
      </w:pPr>
      <w:r>
        <w:t xml:space="preserve">Hausdorff距离衡量的是预测分割和真实分割边界之间的最大距离，是一种评价分割结果形状差异的指标。值越小，表示形状越接近。</w:t>
      </w:r>
    </w:p>
    <w:bookmarkEnd w:id="34"/>
    <w:bookmarkStart w:id="35" w:name="average-surface-distance-asd"/>
    <w:p>
      <w:pPr>
        <w:pStyle w:val="5"/>
      </w:pPr>
      <w:r>
        <w:t xml:space="preserve">7. 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35"/>
    <w:bookmarkEnd w:id="36"/>
    <w:bookmarkStart w:id="38"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首先简单介绍肝脏肿瘤 CT图像的特点与分割难点，包括 #疑 ，然后介绍SAM （Segment Anything Model）的模型特点及其调试方案 #疑 。</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bookmarkStart w:id="37"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7"/>
    <w:bookmarkEnd w:id="38"/>
    <w:bookmarkStart w:id="39" w:name="本章小结"/>
    <w:p>
      <w:pPr>
        <w:pStyle w:val="2"/>
      </w:pPr>
      <w:r>
        <w:t xml:space="preserve">本章小结</w:t>
      </w:r>
    </w:p>
    <w:p>
      <w:pPr>
        <w:pStyle w:val="FirstParagraph"/>
      </w:pPr>
      <w:r>
        <w:t xml:space="preserve">本章主要讲述的是基于 SAM 大模型的肝脏肿瘤分割的研究背景，其在节能减排、半导体、二维材料发展等多个时代背景下发展，其也是这多个背景下的重要产物，具有硅基探测器独特的优势成为目前光电探测器的主流产物。此外，本章简单描述了医学图像分割方法的发展历程以及时代需求，介绍了近几年国内外热释电探测器的研究现状，主要从响应范围、探测度、响应度、响应时间这四个方面比较了目前探测器的研究成果，介绍了几种重要光电探测器的工作原理以及分类，最后讲述了光电探测器的性能指标和研究内容。</w:t>
      </w:r>
    </w:p>
    <w:bookmarkEnd w:id="39"/>
    <w:bookmarkEnd w:id="40"/>
    <w:bookmarkStart w:id="55" w:name="模型搭建与微调"/>
    <w:p>
      <w:pPr>
        <w:pStyle w:val="1"/>
      </w:pPr>
      <w:r>
        <w:t xml:space="preserve">模型搭建与微调</w:t>
      </w:r>
    </w:p>
    <w:bookmarkStart w:id="44" w:name="技术原理学习"/>
    <w:p>
      <w:pPr>
        <w:pStyle w:val="2"/>
      </w:pPr>
      <w:r>
        <w:t xml:space="preserve">技术原理学习</w:t>
      </w:r>
    </w:p>
    <w:bookmarkStart w:id="41" w:name="深度学习基本原理"/>
    <w:p>
      <w:pPr>
        <w:pStyle w:val="3"/>
      </w:pPr>
      <w:r>
        <w:t xml:space="preserve">深度学习基本原理</w:t>
      </w:r>
    </w:p>
    <w:p>
      <w:pPr>
        <w:pStyle w:val="FirstParagraph"/>
      </w:pPr>
      <w:r>
        <w:t xml:space="preserve">深度学习是机器学习的一个分支，它通过建立、训练和使用由多层（或称“深层”）的人工神经网络来学习数据的表示。深度学习模型能够从大量数据中自动学习到复杂的特征表示，这一点在图像识别、语音识别等任务中尤为显著。</w:t>
      </w:r>
    </w:p>
    <w:bookmarkEnd w:id="41"/>
    <w:bookmarkStart w:id="42" w:name="分割大模型sam大模型"/>
    <w:p>
      <w:pPr>
        <w:pStyle w:val="3"/>
      </w:pPr>
      <w:r>
        <w:t xml:space="preserve">分割大模型（SAM大模型）</w:t>
      </w:r>
    </w:p>
    <w:p>
      <w:pPr>
        <w:pStyle w:val="FirstParagraph"/>
      </w:pPr>
      <w:r>
        <w:t xml:space="preserve">SAM（Segment Anything Model）是近年来提出的一种新型深度学习模型，旨在通过单一的模型实现对任何对象的高精度分割。SAM大模型通过大规模数据的预训练和针对特定任务的微调，实现了对不同对象类型的准确识别和分割。</w:t>
      </w:r>
    </w:p>
    <w:bookmarkEnd w:id="42"/>
    <w:bookmarkStart w:id="43" w:name="pytorch框架"/>
    <w:p>
      <w:pPr>
        <w:pStyle w:val="3"/>
      </w:pPr>
      <w:r>
        <w:t xml:space="preserve">Pytorch框架</w:t>
      </w:r>
    </w:p>
    <w:p>
      <w:pPr>
        <w:pStyle w:val="FirstParagraph"/>
      </w:pPr>
      <w:r>
        <w:t xml:space="preserve">Pytorch是一种开源的机器学习库，广泛用于应用程序和研究中，包括计算机视觉和自然语言处理等领域。它提供了强大的加速器支持、灵活的深度学习研究平台，并且便于实现深度学习模型的快速原型制作和高效执行。</w:t>
      </w:r>
    </w:p>
    <w:bookmarkEnd w:id="43"/>
    <w:bookmarkEnd w:id="44"/>
    <w:bookmarkStart w:id="48" w:name="搭建sam大模型"/>
    <w:p>
      <w:pPr>
        <w:pStyle w:val="2"/>
      </w:pPr>
      <w:r>
        <w:t xml:space="preserve">搭建SAM大模型</w:t>
      </w:r>
    </w:p>
    <w:bookmarkStart w:id="45" w:name="构建模型框架"/>
    <w:p>
      <w:pPr>
        <w:pStyle w:val="3"/>
      </w:pPr>
      <w:r>
        <w:t xml:space="preserve">构建模型框架</w:t>
      </w:r>
    </w:p>
    <w:p>
      <w:pPr>
        <w:pStyle w:val="FirstParagraph"/>
      </w:pPr>
      <w:r>
        <w:t xml:space="preserve">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5"/>
    <w:bookmarkStart w:id="46" w:name="模型的训练和微调"/>
    <w:p>
      <w:pPr>
        <w:pStyle w:val="3"/>
      </w:pPr>
      <w:r>
        <w:t xml:space="preserve">模型的训练和微调</w:t>
      </w:r>
    </w:p>
    <w:p>
      <w:pPr>
        <w:pStyle w:val="FirstParagraph"/>
      </w:pPr>
      <w:r>
        <w:t xml:space="preserve">利用腹部CT图像构建的训练集对SAM大模型进行训练。在此过程中，采用交叉验证来优化超参数，使用批量梯度下降和反向传播算法进行权重的更新。通过细致的微调，提升模型对肝脏肿瘤图像特点的学习能力和分割准确性。</w:t>
      </w:r>
    </w:p>
    <w:bookmarkEnd w:id="46"/>
    <w:bookmarkStart w:id="47" w:name="模型性能的评估"/>
    <w:p>
      <w:pPr>
        <w:pStyle w:val="3"/>
      </w:pPr>
      <w:r>
        <w:t xml:space="preserve">模型性能的评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47"/>
    <w:bookmarkEnd w:id="48"/>
    <w:bookmarkStart w:id="52" w:name="肝脏肿瘤分割实验"/>
    <w:p>
      <w:pPr>
        <w:pStyle w:val="2"/>
      </w:pPr>
      <w:r>
        <w:t xml:space="preserve">肝脏肿瘤分割实验</w:t>
      </w:r>
    </w:p>
    <w:bookmarkStart w:id="49" w:name="数据集的准备"/>
    <w:p>
      <w:pPr>
        <w:pStyle w:val="3"/>
      </w:pPr>
      <w:r>
        <w:t xml:space="preserve">数据集的准备</w:t>
      </w:r>
    </w:p>
    <w:p>
      <w:pPr>
        <w:pStyle w:val="FirstParagraph"/>
      </w:pPr>
      <w:r>
        <w:t xml:space="preserve">从公开的医学图像数据库中选取腹部CT图像作为实验数据集。这些图像经过预处理，包括去噪、标准化和大小调整，确保输入数据的质量。同时手动标注肝脏肿瘤的区域，以提供准确的训练标签。</w:t>
      </w:r>
    </w:p>
    <w:bookmarkEnd w:id="49"/>
    <w:bookmarkStart w:id="50" w:name="实验设计"/>
    <w:p>
      <w:pPr>
        <w:pStyle w:val="3"/>
      </w:pPr>
      <w:r>
        <w:t xml:space="preserve">实验设计</w:t>
      </w:r>
    </w:p>
    <w:p>
      <w:pPr>
        <w:pStyle w:val="FirstParagraph"/>
      </w:pPr>
      <w:r>
        <w:t xml:space="preserve">设计一系列实验来评估SAM大模型在肝脏肿瘤分割上的性能。实验中，不仅展示模型对单一图像的分割结果，还将进行一组批量图像的测试，以考察模型在不同情况下的泛化能力。</w:t>
      </w:r>
    </w:p>
    <w:bookmarkEnd w:id="50"/>
    <w:bookmarkStart w:id="51" w:name="结果分析"/>
    <w:p>
      <w:pPr>
        <w:pStyle w:val="3"/>
      </w:pPr>
      <w:r>
        <w:t xml:space="preserve">结果分析</w:t>
      </w:r>
    </w:p>
    <w:p>
      <w:pPr>
        <w:pStyle w:val="FirstParagraph"/>
      </w:pPr>
      <w:r>
        <w:t xml:space="preserve">对实验结果进行详细的分析，包括模型分割的精确度、召回率、F1分数等指标的计算。通过可视化技术，如分割前后的对比图、误差热图等，形象地展示模型性能。</w:t>
      </w:r>
    </w:p>
    <w:bookmarkEnd w:id="51"/>
    <w:bookmarkEnd w:id="52"/>
    <w:bookmarkStart w:id="53" w:name="性能比较分析"/>
    <w:p>
      <w:pPr>
        <w:pStyle w:val="2"/>
      </w:pPr>
      <w:r>
        <w:t xml:space="preserve">性能比较分析</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03"/>
        </w:numPr>
      </w:pPr>
      <w:r>
        <w:t xml:space="preserve">精确度（Precision）</w:t>
      </w:r>
    </w:p>
    <w:p>
      <w:pPr>
        <w:pStyle w:val="Compact"/>
        <w:numPr>
          <w:ilvl w:val="0"/>
          <w:numId w:val="1003"/>
        </w:numPr>
      </w:pPr>
      <w:r>
        <w:t xml:space="preserve">召回率（Recall）</w:t>
      </w:r>
    </w:p>
    <w:p>
      <w:pPr>
        <w:pStyle w:val="Compact"/>
        <w:numPr>
          <w:ilvl w:val="0"/>
          <w:numId w:val="1003"/>
        </w:numPr>
      </w:pPr>
      <w:r>
        <w:t xml:space="preserve">F1分数（F1 Score）</w:t>
      </w:r>
    </w:p>
    <w:p>
      <w:pPr>
        <w:pStyle w:val="Compact"/>
        <w:numPr>
          <w:ilvl w:val="0"/>
          <w:numId w:val="1003"/>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53"/>
    <w:bookmarkStart w:id="54"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54"/>
    <w:bookmarkEnd w:id="55"/>
    <w:bookmarkStart w:id="56" w:name="参考文献"/>
    <w:p>
      <w:pPr>
        <w:pStyle w:val="1"/>
      </w:pPr>
      <w:r>
        <w:t xml:space="preserve">参考文献</w:t>
      </w:r>
    </w:p>
    <w:bookmarkEnd w:id="56"/>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w:t>
        </w:r>
        <w:r>
          <w:rPr>
            <w:lang w:val="zh-CN"/>
          </w:rP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991">
    <w:nsid w:val="0000A991"/>
    <w:multiLevelType w:val="multilevel"/>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99411">
    <w:nsid w:val="00A99411"/>
    <w:multiLevelType w:val="multilevel"/>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1T19:52:03Z</dcterms:created>
  <dcterms:modified xsi:type="dcterms:W3CDTF">2024-05-11T19:52:0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